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2B01B4" w:rsidP="004A4DE6">
      <w:pPr>
        <w:pStyle w:val="Title"/>
      </w:pPr>
      <w:r>
        <w:t>April</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B01B4">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490949">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490949">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490949">
        <w:rPr>
          <w:b w:val="0"/>
        </w:rPr>
        <w:t>10</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490949">
        <w:rPr>
          <w:b w:val="0"/>
        </w:rPr>
        <w:t>12</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490949">
        <w:t>1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490949">
        <w:rPr>
          <w:noProof/>
        </w:rPr>
        <w:t>1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490949">
        <w:rPr>
          <w:noProof/>
        </w:rPr>
        <w:t>1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490949">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490949">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490949">
        <w:rPr>
          <w:noProof/>
        </w:rPr>
        <w:t>1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490949">
        <w:rPr>
          <w:noProof/>
        </w:rPr>
        <w:t>2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490949">
        <w:rPr>
          <w:noProof/>
        </w:rPr>
        <w:t>2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490949">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490949">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490949">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490949">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490949">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490949">
        <w:rPr>
          <w:noProof/>
        </w:rPr>
        <w:t>26</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490949">
        <w:t>27</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490949">
        <w:rPr>
          <w:noProof/>
        </w:rPr>
        <w:t>2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490949">
        <w:rPr>
          <w:noProof/>
        </w:rPr>
        <w:t>2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490949">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490949">
        <w:rPr>
          <w:noProof/>
        </w:rPr>
        <w:t>3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490949">
        <w:rPr>
          <w:noProof/>
        </w:rPr>
        <w:t>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490949">
        <w:rPr>
          <w:noProof/>
        </w:rPr>
        <w:t>4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490949">
        <w:rPr>
          <w:noProof/>
        </w:rPr>
        <w:t>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490949">
        <w:rPr>
          <w:noProof/>
        </w:rPr>
        <w:t>4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490949">
        <w:t>50</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490949">
        <w:rPr>
          <w:noProof/>
        </w:rPr>
        <w:t>5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490949">
        <w:rPr>
          <w:noProof/>
        </w:rPr>
        <w:t>5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490949">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490949">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490949">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490949">
        <w:rPr>
          <w:noProof/>
        </w:rPr>
        <w:t>6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490949">
        <w:rPr>
          <w:noProof/>
        </w:rPr>
        <w:t>6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490949">
        <w:rPr>
          <w:noProof/>
        </w:rPr>
        <w:t>65</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490949">
        <w:t>68</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490949">
        <w:rPr>
          <w:noProof/>
        </w:rPr>
        <w:t>6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490949">
        <w:rPr>
          <w:noProof/>
        </w:rPr>
        <w:t>6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490949">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490949">
        <w:rPr>
          <w:noProof/>
        </w:rPr>
        <w:t>7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490949">
        <w:rPr>
          <w:noProof/>
        </w:rPr>
        <w:t>7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490949">
        <w:rPr>
          <w:noProof/>
        </w:rPr>
        <w:t>7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490949">
        <w:rPr>
          <w:noProof/>
        </w:rPr>
        <w:t>7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490949">
        <w:rPr>
          <w:noProof/>
        </w:rPr>
        <w:t>8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490949">
        <w:rPr>
          <w:noProof/>
        </w:rPr>
        <w:t>8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490949">
        <w:rPr>
          <w:noProof/>
        </w:rPr>
        <w:t>8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490949">
        <w:rPr>
          <w:noProof/>
        </w:rPr>
        <w:t>8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490949">
        <w:rPr>
          <w:noProof/>
        </w:rPr>
        <w:t>90</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490949">
        <w:t>9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490949">
        <w:rPr>
          <w:noProof/>
        </w:rPr>
        <w:t>9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490949">
        <w:rPr>
          <w:noProof/>
        </w:rPr>
        <w:t>9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490949">
        <w:rPr>
          <w:noProof/>
        </w:rPr>
        <w:t>9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490949">
        <w:rPr>
          <w:noProof/>
        </w:rPr>
        <w:t>9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490949">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490949">
        <w:rPr>
          <w:noProof/>
        </w:rPr>
        <w:t>9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490949">
        <w:rPr>
          <w:noProof/>
        </w:rPr>
        <w:t>10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490949">
        <w:rPr>
          <w:noProof/>
        </w:rPr>
        <w:t>10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490949">
        <w:rPr>
          <w:noProof/>
        </w:rPr>
        <w:t>10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490949">
        <w:rPr>
          <w:noProof/>
        </w:rPr>
        <w:t>10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490949">
        <w:rPr>
          <w:noProof/>
        </w:rPr>
        <w:t>10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490949">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490949">
        <w:rPr>
          <w:noProof/>
        </w:rPr>
        <w:t>11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490949">
        <w:rPr>
          <w:noProof/>
        </w:rPr>
        <w:t>1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490949">
        <w:rPr>
          <w:noProof/>
        </w:rPr>
        <w:t>120</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490949">
        <w:t>12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490949">
        <w:rPr>
          <w:noProof/>
        </w:rPr>
        <w:t>12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490949">
        <w:rPr>
          <w:noProof/>
        </w:rPr>
        <w:t>12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490949">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490949">
        <w:rPr>
          <w:noProof/>
        </w:rPr>
        <w:t>12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490949">
        <w:rPr>
          <w:noProof/>
        </w:rPr>
        <w:t>130</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490949">
        <w:t>13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490949">
        <w:rPr>
          <w:noProof/>
        </w:rPr>
        <w:t>13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490949">
        <w:rPr>
          <w:noProof/>
        </w:rPr>
        <w:t>13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490949">
        <w:rPr>
          <w:noProof/>
        </w:rPr>
        <w:t>1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490949">
        <w:rPr>
          <w:noProof/>
        </w:rPr>
        <w:t>1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490949">
        <w:rPr>
          <w:noProof/>
        </w:rPr>
        <w:t>1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490949">
        <w:rPr>
          <w:noProof/>
        </w:rPr>
        <w:t>15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490949">
        <w:rPr>
          <w:noProof/>
        </w:rPr>
        <w:t>15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490949">
        <w:rPr>
          <w:noProof/>
        </w:rPr>
        <w:t>162</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490949">
        <w:t>16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490949">
        <w:rPr>
          <w:noProof/>
        </w:rPr>
        <w:t>16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490949">
        <w:rPr>
          <w:noProof/>
        </w:rPr>
        <w:t>16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490949">
        <w:rPr>
          <w:noProof/>
        </w:rPr>
        <w:t>16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490949">
        <w:rPr>
          <w:noProof/>
        </w:rPr>
        <w:t>17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490949">
        <w:rPr>
          <w:noProof/>
        </w:rPr>
        <w:t>174</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490949">
        <w:rPr>
          <w:b w:val="0"/>
        </w:rPr>
        <w:t>178</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7200785"/>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490949">
          <w:rPr>
            <w:webHidden/>
          </w:rPr>
          <w:t>3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490949">
          <w:rPr>
            <w:webHidden/>
          </w:rPr>
          <w:t>3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w:t>
        </w:r>
        <w:r w:rsidR="002B01B4">
          <w:rPr>
            <w:rStyle w:val="Hyperlink"/>
          </w:rPr>
          <w:t>ameter values between 2.8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490949">
          <w:rPr>
            <w:webHidden/>
          </w:rPr>
          <w:t>3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 xml:space="preserve">Figure 2.4. Bifurcation diagram of 100 generations of the logistic map for 1,000 growth rate parameter values between </w:t>
        </w:r>
        <w:r w:rsidR="002B01B4">
          <w:rPr>
            <w:rStyle w:val="Hyperlink"/>
          </w:rPr>
          <w:t>3.7 an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490949">
          <w:rPr>
            <w:webHidden/>
          </w:rPr>
          <w:t>36</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w:t>
        </w:r>
        <w:r w:rsidR="002B01B4">
          <w:rPr>
            <w:rStyle w:val="Hyperlink"/>
          </w:rPr>
          <w:t>r values between 3.84 and 3.856</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490949">
          <w:rPr>
            <w:webHidden/>
          </w:rPr>
          <w:t>3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 xml:space="preserve">Figure 2.6. Phase diagrams of the logistic map over 200 generations for growth rate parameter values of 2.9 (A), </w:t>
        </w:r>
        <w:r w:rsidR="002B01B4">
          <w:rPr>
            <w:rStyle w:val="Hyperlink"/>
          </w:rPr>
          <w:t>3.5 (B), 3.56 (C), and 3.57 (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490949">
          <w:rPr>
            <w:webHidden/>
          </w:rPr>
          <w:t>3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490949">
          <w:rPr>
            <w:webHidden/>
          </w:rPr>
          <w:t>40</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w:t>
        </w:r>
        <w:r w:rsidR="002B01B4">
          <w:rPr>
            <w:rStyle w:val="Hyperlink"/>
          </w:rPr>
          <w:t>A) 1, (B) 2.7, (C) 3.5, (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490949">
          <w:rPr>
            <w:webHidden/>
          </w:rPr>
          <w:t>41</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490949">
          <w:rPr>
            <w:webHidden/>
          </w:rPr>
          <w:t>43</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w:t>
        </w:r>
        <w:r w:rsidR="002B01B4">
          <w:rPr>
            <w:rStyle w:val="Hyperlink"/>
          </w:rPr>
          <w:t>f the time series in Figure 2.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490949">
          <w:rPr>
            <w:webHidden/>
          </w:rPr>
          <w:t>43</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w:t>
        </w:r>
        <w:r w:rsidR="002B01B4">
          <w:rPr>
            <w:rStyle w:val="Hyperlink"/>
          </w:rPr>
          <w:t>ameter values between 3.6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490949">
          <w:rPr>
            <w:webHidden/>
          </w:rPr>
          <w:t>4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 xml:space="preserve">Figure 2.12. Cobweb plots of the logistic map pulling initial population values of 0.1 (A), 0.5 (B), and 0.9 (C) into the same </w:t>
        </w:r>
        <w:r w:rsidR="002B01B4">
          <w:rPr>
            <w:rStyle w:val="Hyperlink"/>
          </w:rPr>
          <w:t>fixed-point attractor over time</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490949">
          <w:rPr>
            <w:webHidden/>
          </w:rPr>
          <w:t>4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 xml:space="preserve">Figure 2.13. Plot of two time series with identical dynamics, one starting at an initial population value of 0.5 (blue) and the </w:t>
        </w:r>
        <w:r w:rsidR="002B01B4">
          <w:rPr>
            <w:rStyle w:val="Hyperlink"/>
          </w:rPr>
          <w:t>other starting at 0.50001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490949">
          <w:rPr>
            <w:webHidden/>
          </w:rPr>
          <w:t>46</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490949">
          <w:rPr>
            <w:webHidden/>
          </w:rPr>
          <w:t>5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Figure 3.2. Three balls at rest on a slope, representing stable (ball 1), unstable (ball 2),</w:t>
        </w:r>
        <w:r w:rsidR="002B01B4">
          <w:rPr>
            <w:rStyle w:val="Hyperlink"/>
          </w:rPr>
          <w:t xml:space="preserve"> and metastable (ball 3) stat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490949">
          <w:rPr>
            <w:webHidden/>
          </w:rPr>
          <w:t>5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w:t>
        </w:r>
        <w:r w:rsidR="002B01B4">
          <w:rPr>
            <w:rStyle w:val="Hyperlink"/>
          </w:rPr>
          <w:t>ferent categories of complexity</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490949">
          <w:rPr>
            <w:webHidden/>
          </w:rPr>
          <w:t>7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490949">
          <w:rPr>
            <w:webHidden/>
          </w:rPr>
          <w:t>10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490949">
          <w:rPr>
            <w:webHidden/>
          </w:rPr>
          <w:t>10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w:t>
        </w:r>
        <w:r w:rsidR="002B01B4">
          <w:rPr>
            <w:rStyle w:val="Hyperlink"/>
          </w:rPr>
          <w:t>twork for municipal Los Angel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490949">
          <w:rPr>
            <w:webHidden/>
          </w:rPr>
          <w:t>10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490949">
          <w:rPr>
            <w:webHidden/>
          </w:rPr>
          <w:t>106</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490949">
          <w:rPr>
            <w:webHidden/>
          </w:rPr>
          <w:t>10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490949">
          <w:rPr>
            <w:webHidden/>
          </w:rPr>
          <w:t>10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490949">
          <w:rPr>
            <w:webHidden/>
          </w:rPr>
          <w:t>11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490949">
          <w:rPr>
            <w:webHidden/>
          </w:rPr>
          <w:t>113</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490949">
          <w:rPr>
            <w:webHidden/>
          </w:rPr>
          <w:t>11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490949">
          <w:rPr>
            <w:webHidden/>
          </w:rPr>
          <w:t>117</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 xml:space="preserve">Figure 5.11. One square mile figure-ground diagrams of building footprints in Venice, London, Paris, and Brasília reveal the modernist inversion of </w:t>
        </w:r>
        <w:r w:rsidR="002B01B4">
          <w:rPr>
            <w:rStyle w:val="Hyperlink"/>
          </w:rPr>
          <w:t>traditional urban spatial order</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490949">
          <w:rPr>
            <w:webHidden/>
          </w:rPr>
          <w:t>11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490949">
          <w:rPr>
            <w:webHidden/>
          </w:rPr>
          <w:t>126</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w:t>
        </w:r>
        <w:r w:rsidR="002B01B4">
          <w:rPr>
            <w:rStyle w:val="Hyperlink"/>
          </w:rPr>
          <w:t xml:space="preserve"> in each street network secti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490949">
          <w:rPr>
            <w:webHidden/>
          </w:rPr>
          <w:t>12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w:t>
        </w:r>
        <w:r w:rsidR="002B01B4">
          <w:rPr>
            <w:rStyle w:val="Hyperlink"/>
          </w:rPr>
          <w:t>eet network in Portland, Ore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490949">
          <w:rPr>
            <w:webHidden/>
          </w:rPr>
          <w:t>12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490949">
          <w:rPr>
            <w:webHidden/>
          </w:rPr>
          <w:t>13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490949">
          <w:rPr>
            <w:webHidden/>
          </w:rPr>
          <w:t>140</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 xml:space="preserve">Figure 7.3. Distribution of </w:t>
        </w:r>
        <w:r w:rsidR="002B01B4">
          <w:rPr>
            <w:rStyle w:val="Hyperlink"/>
          </w:rPr>
          <w:t>node types in 9 urbanized area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490949">
          <w:rPr>
            <w:webHidden/>
          </w:rPr>
          <w:t>141</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 xml:space="preserve">Figure 7.4. Scatterplots of intersection density versus 4-way intersection proportion (left) and average circuity versus 4-way </w:t>
        </w:r>
        <w:r w:rsidR="002B01B4">
          <w:rPr>
            <w:rStyle w:val="Hyperlink"/>
          </w:rPr>
          <w:t>intersection proportion (right)</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490949">
          <w:rPr>
            <w:webHidden/>
          </w:rPr>
          <w:t>14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490949">
          <w:rPr>
            <w:webHidden/>
          </w:rPr>
          <w:t>146</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w:t>
        </w:r>
        <w:r w:rsidR="002B01B4">
          <w:rPr>
            <w:rStyle w:val="Hyperlink"/>
          </w:rPr>
          <w:t>f towns across the Great Plain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490949">
          <w:rPr>
            <w:webHidden/>
          </w:rPr>
          <w:t>147</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490949">
          <w:rPr>
            <w:webHidden/>
          </w:rPr>
          <w:t>14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490949">
          <w:rPr>
            <w:webHidden/>
          </w:rPr>
          <w:t>149</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490949">
          <w:rPr>
            <w:webHidden/>
          </w:rPr>
          <w:t>15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w:t>
        </w:r>
        <w:r w:rsidR="002B01B4">
          <w:rPr>
            <w:rStyle w:val="Hyperlink"/>
          </w:rPr>
          <w:t>entral cities and their suburb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490949">
          <w:rPr>
            <w:webHidden/>
          </w:rPr>
          <w:t>153</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w:t>
        </w:r>
        <w:r w:rsidR="002B01B4">
          <w:rPr>
            <w:rStyle w:val="Hyperlink"/>
          </w:rPr>
          <w:t>rk of San Francisco, California</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490949">
          <w:rPr>
            <w:webHidden/>
          </w:rPr>
          <w:t>15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w:t>
        </w:r>
        <w:r w:rsidR="002B01B4">
          <w:rPr>
            <w:rStyle w:val="Hyperlink"/>
          </w:rPr>
          <w:t>ghest/most-connected (dark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490949">
          <w:rPr>
            <w:webHidden/>
          </w:rPr>
          <w:t>15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490949">
          <w:rPr>
            <w:webHidden/>
          </w:rPr>
          <w:t>159</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4" w:name="_Toc475721714"/>
    </w:p>
    <w:p w:rsidR="009110E0" w:rsidRPr="00263177" w:rsidRDefault="0024235F" w:rsidP="002B01B4">
      <w:pPr>
        <w:pStyle w:val="Pre-Heading1"/>
      </w:pPr>
      <w:bookmarkStart w:id="5" w:name="_Toc477200786"/>
      <w:r w:rsidRPr="00263177">
        <w:t>List of T</w:t>
      </w:r>
      <w:r w:rsidR="009110E0" w:rsidRPr="00263177">
        <w:t>ables</w:t>
      </w:r>
      <w:bookmarkEnd w:id="4"/>
      <w:bookmarkEnd w:id="5"/>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490949">
          <w:rPr>
            <w:webHidden/>
          </w:rPr>
          <w:t>31</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490949">
          <w:rPr>
            <w:webHidden/>
          </w:rPr>
          <w:t>90</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490949">
          <w:rPr>
            <w:webHidden/>
          </w:rPr>
          <w:t>111</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490949">
          <w:rPr>
            <w:webHidden/>
          </w:rPr>
          <w:t>11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w:t>
        </w:r>
        <w:r w:rsidR="002B01B4">
          <w:rPr>
            <w:rStyle w:val="Hyperlink"/>
          </w:rPr>
          <w:t>, Oregon</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490949">
          <w:rPr>
            <w:webHidden/>
          </w:rPr>
          <w:t>127</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w:t>
        </w:r>
        <w:r w:rsidR="002B01B4">
          <w:rPr>
            <w:rStyle w:val="Hyperlink"/>
          </w:rPr>
          <w:t xml:space="preserve"> urbanized area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490949">
          <w:rPr>
            <w:webHidden/>
          </w:rPr>
          <w:t>138</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w:t>
        </w:r>
        <w:r w:rsidR="002B01B4">
          <w:rPr>
            <w:rStyle w:val="Hyperlink"/>
          </w:rPr>
          <w:t xml:space="preserve"> urbanized areas by land area</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490949">
          <w:rPr>
            <w:webHidden/>
          </w:rPr>
          <w:t>144</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w:t>
        </w:r>
        <w:r w:rsidR="002B01B4">
          <w:rPr>
            <w:rStyle w:val="Hyperlink"/>
          </w:rPr>
          <w:t>y and town in the United State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490949">
          <w:rPr>
            <w:webHidden/>
          </w:rPr>
          <w:t>145</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w:t>
        </w:r>
        <w:r w:rsidR="002B01B4">
          <w:rPr>
            <w:rStyle w:val="Hyperlink"/>
          </w:rPr>
          <w:t xml:space="preserve"> every city and town in the U.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490949">
          <w:rPr>
            <w:webHidden/>
          </w:rPr>
          <w:t>150</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w:t>
        </w:r>
        <w:r w:rsidR="002B01B4">
          <w:rPr>
            <w:rStyle w:val="Hyperlink"/>
          </w:rPr>
          <w:t>ghborhood-scale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490949">
          <w:rPr>
            <w:webHidden/>
          </w:rPr>
          <w:t>152</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 xml:space="preserve">Table 7.6. Summary statistics for </w:t>
        </w:r>
        <w:r w:rsidR="002B01B4">
          <w:rPr>
            <w:rStyle w:val="Hyperlink"/>
          </w:rPr>
          <w:t>all San Francisco neighborhood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490949">
          <w:rPr>
            <w:webHidden/>
          </w:rPr>
          <w:t>157</w:t>
        </w:r>
        <w:r w:rsidR="005812BA">
          <w:rPr>
            <w:webHidden/>
          </w:rPr>
          <w:fldChar w:fldCharType="end"/>
        </w:r>
      </w:hyperlink>
    </w:p>
    <w:p w:rsidR="005812BA" w:rsidRDefault="002A5F3F"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w:t>
        </w:r>
        <w:r w:rsidR="002B01B4">
          <w:rPr>
            <w:rStyle w:val="Hyperlink"/>
          </w:rPr>
          <w:t>ivity (directed and undirected)</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490949">
          <w:rPr>
            <w:webHidden/>
          </w:rPr>
          <w:t>161</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2B01B4">
      <w:pPr>
        <w:pStyle w:val="Pre-Heading1"/>
      </w:pPr>
      <w:bookmarkStart w:id="7" w:name="_Toc477200787"/>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263177" w:rsidRDefault="00433DC8" w:rsidP="002B01B4">
      <w:pPr>
        <w:pStyle w:val="Heading1"/>
      </w:pPr>
      <w:bookmarkStart w:id="9" w:name="_Toc477200788"/>
      <w:r w:rsidRPr="00263177">
        <w:t>Introduction</w:t>
      </w:r>
      <w:bookmarkEnd w:id="8"/>
      <w:bookmarkEnd w:id="9"/>
    </w:p>
    <w:p w:rsidR="004B49D7" w:rsidRPr="0049727F" w:rsidRDefault="004B49D7" w:rsidP="004A4DE6">
      <w:r w:rsidRPr="0049727F">
        <w:br w:type="page"/>
      </w:r>
    </w:p>
    <w:p w:rsidR="00404674" w:rsidRPr="00796D66" w:rsidRDefault="00404674" w:rsidP="0077058A">
      <w:pPr>
        <w:pStyle w:val="Heading2"/>
      </w:pPr>
      <w:bookmarkStart w:id="10" w:name="_Toc475721717"/>
      <w:bookmarkStart w:id="11" w:name="_Toc477200789"/>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bookmarkStart w:id="12" w:name="_GoBack"/>
      <w:bookmarkEnd w:id="12"/>
      <w:r w:rsidR="005D20B9">
        <w:t xml:space="preserve">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7200790"/>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77058A">
      <w:pPr>
        <w:pStyle w:val="Heading2"/>
      </w:pPr>
      <w:bookmarkStart w:id="14" w:name="_Toc477200791"/>
      <w:r>
        <w:lastRenderedPageBreak/>
        <w:t>Context of the Study</w:t>
      </w:r>
      <w:bookmarkEnd w:id="14"/>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w:t>
      </w:r>
      <w:r w:rsidRPr="0049727F">
        <w:lastRenderedPageBreak/>
        <w:t xml:space="preserve">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w:t>
      </w:r>
      <w:r w:rsidR="00D743B4">
        <w:t xml:space="preserve">Dahlman 1979; </w:t>
      </w:r>
      <w:r w:rsidR="00BF0347">
        <w:t>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7200792"/>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7200793"/>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7200794"/>
      <w:r w:rsidRPr="00263177">
        <w:lastRenderedPageBreak/>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7200795"/>
      <w:r w:rsidRPr="0077058A">
        <w:t>Chapter 2</w:t>
      </w:r>
      <w:r w:rsidR="00B439D2" w:rsidRPr="0077058A">
        <w:t xml:space="preserve"> – </w:t>
      </w:r>
      <w:r w:rsidRPr="0077058A">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w:t>
      </w:r>
      <w:r w:rsidRPr="0049727F">
        <w:lastRenderedPageBreak/>
        <w:t>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7200796"/>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7200797"/>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w:t>
      </w:r>
      <w:r w:rsidR="00750CE0" w:rsidRPr="0049727F">
        <w:lastRenderedPageBreak/>
        <w:t xml:space="preserve">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7200798"/>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OSMnx contributes five significant new capabilities for researchers and city planners: first, the automatic downloading of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w:t>
      </w:r>
      <w:r w:rsidRPr="0049727F">
        <w:lastRenderedPageBreak/>
        <w:t>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7200799"/>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77058A">
      <w:pPr>
        <w:pStyle w:val="Heading3"/>
      </w:pPr>
      <w:bookmarkStart w:id="31" w:name="_Toc475721727"/>
      <w:bookmarkStart w:id="32" w:name="_Toc477200800"/>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77058A">
      <w:pPr>
        <w:pStyle w:val="Heading3"/>
      </w:pPr>
      <w:bookmarkStart w:id="33" w:name="_Toc475721728"/>
      <w:bookmarkStart w:id="34" w:name="_Toc477200801"/>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7200802"/>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7200803"/>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7200804"/>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77058A">
      <w:pPr>
        <w:pStyle w:val="Heading2"/>
      </w:pPr>
      <w:bookmarkStart w:id="41" w:name="_Toc475721732"/>
      <w:bookmarkStart w:id="42" w:name="_Toc477200805"/>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7200914"/>
      <w:r w:rsidRPr="0049727F">
        <w:t xml:space="preserve">Table </w:t>
      </w:r>
      <w:fldSimple w:instr=" STYLEREF 1 \s ">
        <w:r w:rsidR="00490949">
          <w:rPr>
            <w:noProof/>
          </w:rPr>
          <w:t>2</w:t>
        </w:r>
      </w:fldSimple>
      <w:r>
        <w:t>.</w:t>
      </w:r>
      <w:fldSimple w:instr=" SEQ Table \* ARABIC \s 1 ">
        <w:r w:rsidR="00490949">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3"/>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4" w:name="_Toc477200871"/>
      <w:r w:rsidRPr="0049727F">
        <w:t xml:space="preserve">Figure </w:t>
      </w:r>
      <w:fldSimple w:instr=" STYLEREF 1 \s ">
        <w:r w:rsidR="00490949">
          <w:rPr>
            <w:noProof/>
          </w:rPr>
          <w:t>2</w:t>
        </w:r>
      </w:fldSimple>
      <w:r>
        <w:t>.</w:t>
      </w:r>
      <w:fldSimple w:instr=" SEQ Figure \* ARABIC \s 1 ">
        <w:r w:rsidR="00490949">
          <w:rPr>
            <w:noProof/>
          </w:rPr>
          <w:t>1</w:t>
        </w:r>
      </w:fldSimple>
      <w:r>
        <w:t>.</w:t>
      </w:r>
      <w:r w:rsidRPr="0049727F">
        <w:t xml:space="preserve"> Time series graph of the logistic map with 7 growth rate parameter values over 20 generations.</w:t>
      </w:r>
      <w:bookmarkEnd w:id="44"/>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7200806"/>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fldSimple w:instr=" STYLEREF 1 \s ">
        <w:r w:rsidR="00490949">
          <w:rPr>
            <w:noProof/>
          </w:rPr>
          <w:t>2</w:t>
        </w:r>
      </w:fldSimple>
      <w:r w:rsidR="00C1717A">
        <w:t>.</w:t>
      </w:r>
      <w:fldSimple w:instr=" SEQ Figure \* ARABIC \s 1 ">
        <w:r w:rsidR="00490949">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fldSimple w:instr=" STYLEREF 1 \s ">
        <w:r w:rsidR="00490949">
          <w:rPr>
            <w:noProof/>
          </w:rPr>
          <w:t>2</w:t>
        </w:r>
      </w:fldSimple>
      <w:r w:rsidR="00C1717A">
        <w:t>.</w:t>
      </w:r>
      <w:fldSimple w:instr=" SEQ Figure \* ARABIC \s 1 ">
        <w:r w:rsidR="00490949">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fldSimple w:instr=" STYLEREF 1 \s ">
        <w:r w:rsidR="00490949">
          <w:rPr>
            <w:noProof/>
          </w:rPr>
          <w:t>2</w:t>
        </w:r>
      </w:fldSimple>
      <w:r w:rsidR="00C1717A">
        <w:t>.</w:t>
      </w:r>
      <w:fldSimple w:instr=" SEQ Figure \* ARABIC \s 1 ">
        <w:r w:rsidR="00490949">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77058A">
      <w:pPr>
        <w:pStyle w:val="Heading2"/>
      </w:pPr>
      <w:bookmarkStart w:id="50" w:name="_Toc475721734"/>
      <w:bookmarkStart w:id="51" w:name="_Toc477200807"/>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2" w:name="_Toc477200875"/>
      <w:r w:rsidRPr="0049727F">
        <w:t xml:space="preserve">Figure </w:t>
      </w:r>
      <w:fldSimple w:instr=" STYLEREF 1 \s ">
        <w:r w:rsidR="00490949">
          <w:rPr>
            <w:noProof/>
          </w:rPr>
          <w:t>2</w:t>
        </w:r>
      </w:fldSimple>
      <w:r w:rsidR="00C1717A">
        <w:t>.</w:t>
      </w:r>
      <w:fldSimple w:instr=" SEQ Figure \* ARABIC \s 1 ">
        <w:r w:rsidR="00490949">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501336" cy="5629275"/>
            <wp:effectExtent l="0" t="0" r="444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0932" cy="5669792"/>
                    </a:xfrm>
                    <a:prstGeom prst="rect">
                      <a:avLst/>
                    </a:prstGeom>
                    <a:noFill/>
                    <a:ln>
                      <a:noFill/>
                    </a:ln>
                  </pic:spPr>
                </pic:pic>
              </a:graphicData>
            </a:graphic>
          </wp:inline>
        </w:drawing>
      </w:r>
    </w:p>
    <w:p w:rsidR="007D42E0" w:rsidRDefault="007D42E0" w:rsidP="004A4DE6">
      <w:pPr>
        <w:pStyle w:val="Caption"/>
      </w:pPr>
      <w:bookmarkStart w:id="53" w:name="_Toc477200876"/>
      <w:r w:rsidRPr="0049727F">
        <w:t xml:space="preserve">Figure </w:t>
      </w:r>
      <w:fldSimple w:instr=" STYLEREF 1 \s ">
        <w:r w:rsidR="00490949">
          <w:rPr>
            <w:noProof/>
          </w:rPr>
          <w:t>2</w:t>
        </w:r>
      </w:fldSimple>
      <w:r w:rsidR="00C1717A">
        <w:t>.</w:t>
      </w:r>
      <w:fldSimple w:instr=" SEQ Figure \* ARABIC \s 1 ">
        <w:r w:rsidR="00490949">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fldSimple w:instr=" STYLEREF 1 \s ">
        <w:r w:rsidR="00490949">
          <w:rPr>
            <w:noProof/>
          </w:rPr>
          <w:t>2</w:t>
        </w:r>
      </w:fldSimple>
      <w:r w:rsidR="00C1717A">
        <w:t>.</w:t>
      </w:r>
      <w:fldSimple w:instr=" SEQ Figure \* ARABIC \s 1 ">
        <w:r w:rsidR="00490949">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5" w:name="_Toc477200878"/>
      <w:r w:rsidRPr="0049727F">
        <w:t xml:space="preserve">Figure </w:t>
      </w:r>
      <w:fldSimple w:instr=" STYLEREF 1 \s ">
        <w:r w:rsidR="00490949">
          <w:rPr>
            <w:noProof/>
          </w:rPr>
          <w:t>2</w:t>
        </w:r>
      </w:fldSimple>
      <w:r>
        <w:t>.</w:t>
      </w:r>
      <w:fldSimple w:instr=" SEQ Figure \* ARABIC \s 1 ">
        <w:r w:rsidR="00490949">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7200808"/>
      <w:r w:rsidRPr="00D265F3">
        <w:t>Determinism</w:t>
      </w:r>
      <w:r w:rsidR="009110E0" w:rsidRPr="00D265F3">
        <w:t xml:space="preserve"> and Randomness</w:t>
      </w:r>
      <w:bookmarkEnd w:id="56"/>
      <w:bookmarkEnd w:id="57"/>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fldSimple w:instr=" STYLEREF 1 \s ">
        <w:r w:rsidR="00490949">
          <w:rPr>
            <w:noProof/>
          </w:rPr>
          <w:t>2</w:t>
        </w:r>
      </w:fldSimple>
      <w:r w:rsidR="00C1717A">
        <w:t>.</w:t>
      </w:r>
      <w:fldSimple w:instr=" SEQ Figure \* ARABIC \s 1 ">
        <w:r w:rsidR="00490949">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7200880"/>
      <w:r w:rsidRPr="0049727F">
        <w:t xml:space="preserve">Figure </w:t>
      </w:r>
      <w:fldSimple w:instr=" STYLEREF 1 \s ">
        <w:r w:rsidR="00490949">
          <w:rPr>
            <w:noProof/>
          </w:rPr>
          <w:t>2</w:t>
        </w:r>
      </w:fldSimple>
      <w:r w:rsidR="00C1717A">
        <w:t>.</w:t>
      </w:r>
      <w:fldSimple w:instr=" SEQ Figure \* ARABIC \s 1 ">
        <w:r w:rsidR="00490949">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fldSimple w:instr=" STYLEREF 1 \s ">
        <w:r w:rsidR="00490949">
          <w:rPr>
            <w:noProof/>
          </w:rPr>
          <w:t>2</w:t>
        </w:r>
      </w:fldSimple>
      <w:r w:rsidR="00C1717A">
        <w:t>.</w:t>
      </w:r>
      <w:fldSimple w:instr=" SEQ Figure \* ARABIC \s 1 ">
        <w:r w:rsidR="00490949">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77058A">
      <w:pPr>
        <w:pStyle w:val="Heading2"/>
      </w:pPr>
      <w:bookmarkStart w:id="61" w:name="_Toc475721736"/>
      <w:bookmarkStart w:id="62" w:name="_Toc477200809"/>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fldSimple w:instr=" STYLEREF 1 \s ">
        <w:r w:rsidR="00490949">
          <w:rPr>
            <w:noProof/>
          </w:rPr>
          <w:t>2</w:t>
        </w:r>
      </w:fldSimple>
      <w:r w:rsidR="00C1717A">
        <w:t>.</w:t>
      </w:r>
      <w:fldSimple w:instr=" SEQ Figure \* ARABIC \s 1 ">
        <w:r w:rsidR="00490949">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fldSimple w:instr=" STYLEREF 1 \s ">
        <w:r w:rsidR="00490949">
          <w:rPr>
            <w:noProof/>
          </w:rPr>
          <w:t>2</w:t>
        </w:r>
      </w:fldSimple>
      <w:r w:rsidR="00C1717A">
        <w:t>.</w:t>
      </w:r>
      <w:fldSimple w:instr=" SEQ Figure \* ARABIC \s 1 ">
        <w:r w:rsidR="00490949">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w:t>
      </w:r>
      <w:r w:rsidRPr="0049727F">
        <w:lastRenderedPageBreak/>
        <w:t>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7200810"/>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t>
      </w:r>
      <w:r w:rsidRPr="0049727F">
        <w:lastRenderedPageBreak/>
        <w:t>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w:t>
      </w:r>
      <w:r w:rsidRPr="0049727F">
        <w:lastRenderedPageBreak/>
        <w:t>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7200811"/>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7200812"/>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7200813"/>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7200814"/>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fldSimple w:instr=" STYLEREF 1 \s ">
        <w:r w:rsidR="00490949">
          <w:rPr>
            <w:noProof/>
          </w:rPr>
          <w:t>3</w:t>
        </w:r>
      </w:fldSimple>
      <w:r w:rsidR="00C1717A">
        <w:t>.</w:t>
      </w:r>
      <w:fldSimple w:instr=" SEQ Figure \* ARABIC \s 1 ">
        <w:r w:rsidR="00490949">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7200815"/>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7200816"/>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200885"/>
      <w:r>
        <w:t xml:space="preserve">Figure </w:t>
      </w:r>
      <w:fldSimple w:instr=" STYLEREF 1 \s ">
        <w:r w:rsidR="00490949">
          <w:rPr>
            <w:noProof/>
          </w:rPr>
          <w:t>3</w:t>
        </w:r>
      </w:fldSimple>
      <w:r w:rsidR="00C1717A">
        <w:t>.</w:t>
      </w:r>
      <w:fldSimple w:instr=" SEQ Figure \* ARABIC \s 1 ">
        <w:r w:rsidR="00490949">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bookmarkEnd w:id="80"/>
      <w:r w:rsidR="00B368F4">
        <w:t>: its semi-stable state is near a critical point of transition.</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w:t>
      </w:r>
      <w:r w:rsidRPr="0049727F">
        <w:lastRenderedPageBreak/>
        <w:t xml:space="preserve">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xml:space="preserve">. Alternatively, consider </w:t>
      </w:r>
      <w:r w:rsidRPr="0049727F">
        <w:lastRenderedPageBreak/>
        <w:t>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7200817"/>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 xml:space="preserve">macroscale (and possibly very unpredictable) </w:t>
      </w:r>
      <w:r w:rsidRPr="0049727F">
        <w:t xml:space="preserve">emergent system characteristics, as they result from </w:t>
      </w:r>
      <w:r w:rsidR="00A51097">
        <w:t xml:space="preserve">many repeated (and possibly very simple) micro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w:t>
      </w:r>
      <w:r w:rsidR="004B28C3">
        <w:lastRenderedPageBreak/>
        <w:t xml:space="preserve">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w:t>
      </w:r>
      <w:r w:rsidR="00BF0349" w:rsidRPr="0049727F">
        <w:lastRenderedPageBreak/>
        <w:t>(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 xml:space="preserve">processes can be shown to produce similar patterns across </w:t>
      </w:r>
      <w:r w:rsidRPr="0049727F">
        <w:lastRenderedPageBreak/>
        <w:t>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7200818"/>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 xml:space="preserve">As Glaeser (2011) </w:t>
      </w:r>
      <w:r w:rsidR="00B368F4">
        <w:t xml:space="preserve">among various others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lastRenderedPageBreak/>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w:t>
      </w:r>
      <w:r w:rsidR="00294AE1" w:rsidRPr="0049727F">
        <w:lastRenderedPageBreak/>
        <w:t xml:space="preserve">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7200819"/>
      <w:r>
        <w:t>Discussion</w:t>
      </w:r>
      <w:bookmarkEnd w:id="85"/>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problematizes rationality and knowability in planning in similar ways as behavioral economics has done in</w:t>
      </w:r>
      <w:r w:rsidR="00E06F39">
        <w:t xml:space="preserve"> the wider </w:t>
      </w:r>
      <w:r w:rsidR="00E06F39">
        <w:lastRenderedPageBreak/>
        <w:t>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 xml:space="preserve">Moreover, through recursive co-evolution, physical </w:t>
      </w:r>
      <w:r w:rsidR="000525C2">
        <w:lastRenderedPageBreak/>
        <w:t>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B01B4">
      <w:pPr>
        <w:pStyle w:val="Heading1"/>
      </w:pPr>
      <w:bookmarkStart w:id="86" w:name="_Toc475721748"/>
      <w:bookmarkStart w:id="87" w:name="_Toc477200820"/>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7200821"/>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7200822"/>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w:t>
      </w:r>
      <w:r w:rsidRPr="0049727F">
        <w:lastRenderedPageBreak/>
        <w:t>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77058A">
      <w:pPr>
        <w:pStyle w:val="Heading2"/>
      </w:pPr>
      <w:bookmarkStart w:id="92" w:name="_Toc475721751"/>
      <w:bookmarkStart w:id="93" w:name="_Toc477200823"/>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very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w:t>
      </w:r>
      <w:r w:rsidR="008F7E26">
        <w:lastRenderedPageBreak/>
        <w:t xml:space="preserve">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9C0505">
        <w:t xml:space="preserve">. I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7200824"/>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7200825"/>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1E10A7" w:rsidRDefault="001E10A7" w:rsidP="001E10A7">
      <w:pPr>
        <w:pStyle w:val="Figure"/>
      </w:pPr>
      <w:r>
        <w:drawing>
          <wp:inline distT="0" distB="0" distL="0" distR="0" wp14:anchorId="05503594" wp14:editId="71241B45">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1E10A7" w:rsidRDefault="001E10A7" w:rsidP="001E10A7">
      <w:pPr>
        <w:pStyle w:val="Caption"/>
      </w:pPr>
      <w:bookmarkStart w:id="98" w:name="_Toc477200886"/>
      <w:r>
        <w:t xml:space="preserve">Figure </w:t>
      </w:r>
      <w:fldSimple w:instr=" STYLEREF 1 \s ">
        <w:r w:rsidR="00490949">
          <w:rPr>
            <w:noProof/>
          </w:rPr>
          <w:t>4</w:t>
        </w:r>
      </w:fldSimple>
      <w:r>
        <w:t>.</w:t>
      </w:r>
      <w:fldSimple w:instr=" SEQ Figure \* ARABIC \s 1 ">
        <w:r w:rsidR="00490949">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E416CD" w:rsidRDefault="00654383" w:rsidP="004A4DE6">
      <w:r w:rsidRPr="0049727F">
        <w:lastRenderedPageBreak/>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w:t>
      </w:r>
      <w:r w:rsidR="007057D3" w:rsidRPr="0049727F">
        <w:lastRenderedPageBreak/>
        <w:t xml:space="preserve">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7200826"/>
      <w:r w:rsidRPr="0049727F">
        <w:lastRenderedPageBreak/>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7200827"/>
      <w:r w:rsidRPr="0049727F">
        <w:lastRenderedPageBreak/>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 xml:space="preserve">prospect-refuge theory (Tveit et al. 2006; Ode et al. 2010; Sang et al. 2015; Dosen and Ostwald 2016). </w:t>
      </w:r>
      <w:r w:rsidR="007057D3"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007057D3" w:rsidRPr="0049727F">
        <w:t xml:space="preserve">), implying a </w:t>
      </w:r>
      <w:r w:rsidR="00124D00">
        <w:t>category</w:t>
      </w:r>
      <w:r w:rsidR="00124D00" w:rsidRPr="0049727F">
        <w:t xml:space="preserve"> </w:t>
      </w:r>
      <w:r w:rsidR="00D9624F">
        <w:t>II</w:t>
      </w:r>
      <w:r w:rsidR="007057D3"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lastRenderedPageBreak/>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t>
      </w:r>
      <w:r w:rsidRPr="0049727F">
        <w:lastRenderedPageBreak/>
        <w:t>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7200828"/>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w:t>
      </w:r>
      <w:r w:rsidRPr="0049727F">
        <w:lastRenderedPageBreak/>
        <w:t>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w:t>
      </w:r>
      <w:r w:rsidRPr="0049727F">
        <w:lastRenderedPageBreak/>
        <w:t xml:space="preserve">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77058A">
      <w:pPr>
        <w:pStyle w:val="Heading3"/>
      </w:pPr>
      <w:bookmarkStart w:id="105" w:name="_Toc475721757"/>
      <w:bookmarkStart w:id="106" w:name="_Toc477200829"/>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lastRenderedPageBreak/>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7200830"/>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386C04">
        <w:t>a</w:t>
      </w:r>
      <w:r w:rsidR="00FA2F36" w:rsidRPr="0049727F">
        <w:t xml:space="preserv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Accessibility concerns </w:t>
      </w:r>
      <w:r w:rsidRPr="0049727F">
        <w:lastRenderedPageBreak/>
        <w:t>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w:t>
      </w:r>
      <w:r w:rsidR="00A3131F" w:rsidRPr="0049727F">
        <w:lastRenderedPageBreak/>
        <w:t>(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w:t>
      </w:r>
      <w:r w:rsidRPr="0049727F">
        <w:lastRenderedPageBreak/>
        <w:t>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w:t>
      </w:r>
      <w:r w:rsidR="00722E4E" w:rsidRPr="0049727F">
        <w:lastRenderedPageBreak/>
        <w:t>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77058A">
      <w:pPr>
        <w:pStyle w:val="Heading2"/>
      </w:pPr>
      <w:bookmarkStart w:id="109" w:name="_Toc475721759"/>
      <w:bookmarkStart w:id="110" w:name="_Toc477200831"/>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 xml:space="preserve">patial, </w:t>
      </w:r>
      <w:r w:rsidR="00085836" w:rsidRPr="0049727F">
        <w:lastRenderedPageBreak/>
        <w:t>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 xml:space="preserve">What is the minimum number of nodes/edges </w:t>
            </w:r>
            <w:r w:rsidRPr="0049727F">
              <w:lastRenderedPageBreak/>
              <w:t>that must be removed to disconnect network?</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fldSimple w:instr=" STYLEREF 1 \s ">
        <w:r w:rsidR="00490949">
          <w:rPr>
            <w:noProof/>
          </w:rPr>
          <w:t>4</w:t>
        </w:r>
      </w:fldSimple>
      <w:r w:rsidR="00981C16">
        <w:t>.</w:t>
      </w:r>
      <w:fldSimple w:instr=" SEQ Table \* ARABIC \s 1 ">
        <w:r w:rsidR="00490949">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7200832"/>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 xml:space="preserve">brace the notion of </w:t>
      </w:r>
      <w:r w:rsidR="00C47831">
        <w:lastRenderedPageBreak/>
        <w:t>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w:t>
      </w:r>
      <w:r w:rsidRPr="0049727F">
        <w:lastRenderedPageBreak/>
        <w:t xml:space="preserve">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large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the toolkit introduced in chapter 5.</w:t>
      </w:r>
      <w:r w:rsidR="005A07A3" w:rsidRPr="0049727F">
        <w:br w:type="page"/>
      </w:r>
    </w:p>
    <w:p w:rsidR="00950CF5" w:rsidRPr="0049727F" w:rsidRDefault="00950CF5" w:rsidP="004A4DE6"/>
    <w:p w:rsidR="00DA3A42" w:rsidRPr="002B01B4" w:rsidRDefault="005A07A3" w:rsidP="002B01B4">
      <w:pPr>
        <w:pStyle w:val="Heading1"/>
      </w:pPr>
      <w:bookmarkStart w:id="114" w:name="_Toc475721761"/>
      <w:bookmarkStart w:id="115" w:name="_Toc477200833"/>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7200834"/>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7200835"/>
      <w:r w:rsidRPr="0049727F">
        <w:t>Introduction</w:t>
      </w:r>
      <w:bookmarkEnd w:id="118"/>
      <w:bookmarkEnd w:id="119"/>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7200836"/>
      <w:r w:rsidRPr="00386C04">
        <w:t>Background</w:t>
      </w:r>
      <w:bookmarkEnd w:id="120"/>
      <w:bookmarkEnd w:id="121"/>
    </w:p>
    <w:p w:rsidR="00741F55" w:rsidRPr="002B01B4" w:rsidRDefault="00741F55" w:rsidP="0077058A">
      <w:pPr>
        <w:pStyle w:val="Heading3"/>
      </w:pPr>
      <w:bookmarkStart w:id="122" w:name="_Toc475721765"/>
      <w:bookmarkStart w:id="123" w:name="_Toc477200837"/>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7200838"/>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w:t>
      </w:r>
      <w:r w:rsidR="0011157E">
        <w:t>z</w:t>
      </w:r>
      <w:r w:rsidRPr="0049727F">
        <w:t xml:space="preserve">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7200839"/>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7200840"/>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7200841"/>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7200887"/>
      <w:r w:rsidRPr="0049727F">
        <w:t xml:space="preserve">Figure </w:t>
      </w:r>
      <w:fldSimple w:instr=" STYLEREF 1 \s ">
        <w:r w:rsidR="00490949">
          <w:rPr>
            <w:noProof/>
          </w:rPr>
          <w:t>5</w:t>
        </w:r>
      </w:fldSimple>
      <w:r w:rsidR="00C1717A">
        <w:t>.</w:t>
      </w:r>
      <w:fldSimple w:instr=" SEQ Figure \* ARABIC \s 1 ">
        <w:r w:rsidR="00490949">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77058A">
      <w:pPr>
        <w:pStyle w:val="Heading3"/>
      </w:pPr>
      <w:bookmarkStart w:id="133" w:name="_Toc475721770"/>
      <w:bookmarkStart w:id="134" w:name="_Toc477200842"/>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7200888"/>
      <w:r>
        <w:t xml:space="preserve">Figure </w:t>
      </w:r>
      <w:fldSimple w:instr=" STYLEREF 1 \s ">
        <w:r w:rsidR="00490949">
          <w:rPr>
            <w:noProof/>
          </w:rPr>
          <w:t>5</w:t>
        </w:r>
      </w:fldSimple>
      <w:r w:rsidR="00C1717A">
        <w:t>.</w:t>
      </w:r>
      <w:fldSimple w:instr=" SEQ Figure \* ARABIC \s 1 ">
        <w:r w:rsidR="00490949">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fldSimple w:instr=" STYLEREF 1 \s ">
        <w:r w:rsidR="00490949">
          <w:rPr>
            <w:noProof/>
          </w:rPr>
          <w:t>5</w:t>
        </w:r>
      </w:fldSimple>
      <w:r w:rsidR="00C1717A">
        <w:t>.</w:t>
      </w:r>
      <w:fldSimple w:instr=" SEQ Figure \* ARABIC \s 1 ">
        <w:r w:rsidR="00490949">
          <w:rPr>
            <w:noProof/>
          </w:rPr>
          <w:t>3</w:t>
        </w:r>
      </w:fldSimple>
      <w:r>
        <w:t>.</w:t>
      </w:r>
      <w:r w:rsidRPr="0049727F">
        <w:t xml:space="preserve"> The drivable street network for municipal Los Angeles, created by simply passing the query phrase "Los Angeles, CA, USA" into OSMnx.</w:t>
      </w:r>
      <w:bookmarkEnd w:id="136"/>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fldSimple w:instr=" STYLEREF 1 \s ">
        <w:r w:rsidR="00490949">
          <w:rPr>
            <w:noProof/>
          </w:rPr>
          <w:t>5</w:t>
        </w:r>
      </w:fldSimple>
      <w:r w:rsidR="00C1717A">
        <w:t>.</w:t>
      </w:r>
      <w:fldSimple w:instr=" SEQ Figure \* ARABIC \s 1 ">
        <w:r w:rsidR="00490949">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77058A">
      <w:pPr>
        <w:pStyle w:val="Heading3"/>
      </w:pPr>
      <w:bookmarkStart w:id="138" w:name="_Toc475721771"/>
      <w:bookmarkStart w:id="139"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40" w:name="_Toc477200891"/>
      <w:r w:rsidRPr="0049727F">
        <w:t xml:space="preserve">Figure </w:t>
      </w:r>
      <w:fldSimple w:instr=" STYLEREF 1 \s ">
        <w:r w:rsidR="00490949">
          <w:rPr>
            <w:noProof/>
          </w:rPr>
          <w:t>5</w:t>
        </w:r>
      </w:fldSimple>
      <w:r>
        <w:t>.</w:t>
      </w:r>
      <w:fldSimple w:instr=" SEQ Figure \* ARABIC \s 1 ">
        <w:r w:rsidR="00490949">
          <w:rPr>
            <w:noProof/>
          </w:rPr>
          <w:t>5</w:t>
        </w:r>
      </w:fldSimple>
      <w:r>
        <w:t>.</w:t>
      </w:r>
      <w:r w:rsidRPr="0049727F">
        <w:t xml:space="preserve"> A) the original graph, B) non-graph-theoretic nodes highlighted in red and true intersections in blue, C) strictly simplified network, with self-loops noted in magenta, D) non-strictly simplified network.</w:t>
      </w:r>
      <w:bookmarkEnd w:id="140"/>
    </w:p>
    <w:p w:rsidR="00093C73" w:rsidRPr="0049727F" w:rsidRDefault="00093C73" w:rsidP="0077058A">
      <w:pPr>
        <w:pStyle w:val="Heading3"/>
      </w:pPr>
      <w:bookmarkStart w:id="141" w:name="_Toc475721772"/>
      <w:bookmarkStart w:id="142" w:name="_Toc477200844"/>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fldSimple w:instr=" STYLEREF 1 \s ">
        <w:r w:rsidR="00490949">
          <w:rPr>
            <w:noProof/>
          </w:rPr>
          <w:t>5</w:t>
        </w:r>
      </w:fldSimple>
      <w:r w:rsidR="00C1717A">
        <w:t>.</w:t>
      </w:r>
      <w:fldSimple w:instr=" SEQ Figure \* ARABIC \s 1 ">
        <w:r w:rsidR="00490949">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7200845"/>
      <w:r w:rsidRPr="0049727F">
        <w:lastRenderedPageBreak/>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200916"/>
      <w:r w:rsidRPr="0049727F">
        <w:t xml:space="preserve">Table </w:t>
      </w:r>
      <w:fldSimple w:instr=" STYLEREF 1 \s ">
        <w:r w:rsidR="00490949">
          <w:rPr>
            <w:noProof/>
          </w:rPr>
          <w:t>5</w:t>
        </w:r>
      </w:fldSimple>
      <w:r w:rsidR="00981C16">
        <w:t>.</w:t>
      </w:r>
      <w:fldSimple w:instr=" SEQ Table \* ARABIC \s 1 ">
        <w:r w:rsidR="00490949">
          <w:rPr>
            <w:noProof/>
          </w:rPr>
          <w:t>1</w:t>
        </w:r>
      </w:fldSimple>
      <w:r w:rsidR="00CA71E0">
        <w:rPr>
          <w:noProof/>
        </w:rPr>
        <w:t>.</w:t>
      </w:r>
      <w:r w:rsidRPr="0049727F">
        <w:t xml:space="preserve"> Network metrics and statistics automatically calculated by OSMnx.</w:t>
      </w:r>
      <w:bookmarkEnd w:id="146"/>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7" w:name="_Toc477200893"/>
      <w:r w:rsidRPr="0049727F">
        <w:t xml:space="preserve">Figure </w:t>
      </w:r>
      <w:fldSimple w:instr=" STYLEREF 1 \s ">
        <w:r w:rsidR="00490949">
          <w:rPr>
            <w:noProof/>
          </w:rPr>
          <w:t>5</w:t>
        </w:r>
      </w:fldSimple>
      <w:r>
        <w:t>.</w:t>
      </w:r>
      <w:fldSimple w:instr=" SEQ Figure \* ARABIC \s 1 ">
        <w:r w:rsidR="00490949">
          <w:rPr>
            <w:noProof/>
          </w:rPr>
          <w:t>7</w:t>
        </w:r>
      </w:fldSimple>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7"/>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77058A">
      <w:pPr>
        <w:pStyle w:val="Heading3"/>
      </w:pPr>
      <w:bookmarkStart w:id="148" w:name="_Toc477200846"/>
      <w:r>
        <w:t>Visualize Street Networks</w:t>
      </w:r>
      <w:bookmarkEnd w:id="148"/>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fldSimple w:instr=" STYLEREF 1 \s ">
        <w:r w:rsidR="00490949">
          <w:rPr>
            <w:noProof/>
          </w:rPr>
          <w:t>5</w:t>
        </w:r>
      </w:fldSimple>
      <w:r w:rsidR="00C1717A">
        <w:t>.</w:t>
      </w:r>
      <w:fldSimple w:instr=" SEQ Figure \* ARABIC \s 1 ">
        <w:r w:rsidR="00490949">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fldSimple w:instr=" STYLEREF 1 \s ">
        <w:r w:rsidR="00490949">
          <w:rPr>
            <w:noProof/>
          </w:rPr>
          <w:t>5</w:t>
        </w:r>
      </w:fldSimple>
      <w:r>
        <w:t>.</w:t>
      </w:r>
      <w:fldSimple w:instr=" SEQ Figure \* ARABIC \s 1 ">
        <w:r w:rsidR="00490949">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1" w:name="_Toc477200896"/>
      <w:r>
        <w:t xml:space="preserve">Figure </w:t>
      </w:r>
      <w:fldSimple w:instr=" STYLEREF 1 \s ">
        <w:r w:rsidR="00490949">
          <w:rPr>
            <w:noProof/>
          </w:rPr>
          <w:t>5</w:t>
        </w:r>
      </w:fldSimple>
      <w:r>
        <w:t>.</w:t>
      </w:r>
      <w:fldSimple w:instr=" SEQ Figure \* ARABIC \s 1 ">
        <w:r w:rsidR="00490949">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fldSimple w:instr=" STYLEREF 1 \s ">
        <w:r w:rsidR="00490949">
          <w:rPr>
            <w:noProof/>
          </w:rPr>
          <w:t>5</w:t>
        </w:r>
      </w:fldSimple>
      <w:r>
        <w:t>.</w:t>
      </w:r>
      <w:fldSimple w:instr=" SEQ Table \* ARABIC \s 1 ">
        <w:r w:rsidR="00490949">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fldSimple w:instr=" STYLEREF 1 \s ">
        <w:r w:rsidR="00490949">
          <w:rPr>
            <w:noProof/>
          </w:rPr>
          <w:t>5</w:t>
        </w:r>
      </w:fldSimple>
      <w:r>
        <w:t>.</w:t>
      </w:r>
      <w:fldSimple w:instr=" SEQ Figure \* ARABIC \s 1 ">
        <w:r w:rsidR="00490949">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7200847"/>
      <w:r>
        <w:lastRenderedPageBreak/>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77058A">
      <w:pPr>
        <w:pStyle w:val="Heading2"/>
      </w:pPr>
      <w:bookmarkStart w:id="155" w:name="_Toc475721774"/>
      <w:bookmarkStart w:id="156" w:name="_Toc477200848"/>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B01B4">
      <w:pPr>
        <w:pStyle w:val="Heading1"/>
      </w:pPr>
      <w:bookmarkStart w:id="158" w:name="_Toc477200849"/>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7200850"/>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77058A">
      <w:pPr>
        <w:pStyle w:val="Heading2"/>
      </w:pPr>
      <w:bookmarkStart w:id="161" w:name="_Toc475721777"/>
      <w:bookmarkStart w:id="162" w:name="_Toc477200851"/>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77058A">
      <w:pPr>
        <w:pStyle w:val="Heading2"/>
      </w:pPr>
      <w:bookmarkStart w:id="163" w:name="_Toc475721778"/>
      <w:bookmarkStart w:id="164" w:name="_Toc477200852"/>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77058A">
      <w:pPr>
        <w:pStyle w:val="Heading2"/>
      </w:pPr>
      <w:bookmarkStart w:id="165" w:name="_Toc475721779"/>
      <w:bookmarkStart w:id="166" w:name="_Toc477200853"/>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fldSimple w:instr=" STYLEREF 1 \s ">
        <w:r w:rsidR="00490949">
          <w:rPr>
            <w:noProof/>
          </w:rPr>
          <w:t>6</w:t>
        </w:r>
      </w:fldSimple>
      <w:r w:rsidR="00C1717A">
        <w:t>.</w:t>
      </w:r>
      <w:fldSimple w:instr=" SEQ Figure \* ARABIC \s 1 ">
        <w:r w:rsidR="00490949">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8" w:name="_Toc477200918"/>
      <w:r w:rsidRPr="0049727F">
        <w:t xml:space="preserve">Table </w:t>
      </w:r>
      <w:fldSimple w:instr=" STYLEREF 1 \s ">
        <w:r w:rsidR="00490949">
          <w:rPr>
            <w:noProof/>
          </w:rPr>
          <w:t>6</w:t>
        </w:r>
      </w:fldSimple>
      <w:r w:rsidR="00981C16">
        <w:t>.</w:t>
      </w:r>
      <w:fldSimple w:instr=" SEQ Table \* ARABIC \s 1 ">
        <w:r w:rsidR="00490949">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fldSimple w:instr=" STYLEREF 1 \s ">
        <w:r w:rsidR="00490949">
          <w:rPr>
            <w:noProof/>
          </w:rPr>
          <w:t>6</w:t>
        </w:r>
      </w:fldSimple>
      <w:r w:rsidR="00C1717A">
        <w:t>.</w:t>
      </w:r>
      <w:fldSimple w:instr=" SEQ Figure \* ARABIC \s 1 ">
        <w:r w:rsidR="00490949">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9"/>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70" w:name="_Toc477200900"/>
      <w:r w:rsidRPr="0049727F">
        <w:t xml:space="preserve">Figure </w:t>
      </w:r>
      <w:fldSimple w:instr=" STYLEREF 1 \s ">
        <w:r w:rsidR="00490949">
          <w:rPr>
            <w:noProof/>
          </w:rPr>
          <w:t>6</w:t>
        </w:r>
      </w:fldSimple>
      <w:r>
        <w:t>.</w:t>
      </w:r>
      <w:fldSimple w:instr=" SEQ Figure \* ARABIC \s 1 ">
        <w:r w:rsidR="00490949">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77058A">
      <w:pPr>
        <w:pStyle w:val="Heading2"/>
      </w:pPr>
      <w:bookmarkStart w:id="171" w:name="_Toc475721780"/>
      <w:bookmarkStart w:id="172" w:name="_Toc477200854"/>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7200856"/>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7200857"/>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77058A">
      <w:pPr>
        <w:pStyle w:val="Heading2"/>
      </w:pPr>
      <w:bookmarkStart w:id="179" w:name="_Toc475721784"/>
      <w:bookmarkStart w:id="180" w:name="_Toc477200858"/>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77058A">
      <w:pPr>
        <w:pStyle w:val="Heading2"/>
      </w:pPr>
      <w:bookmarkStart w:id="181" w:name="_Toc475721785"/>
      <w:bookmarkStart w:id="182" w:name="_Toc477200859"/>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fldSimple w:instr=" STYLEREF 1 \s ">
        <w:r w:rsidR="00490949">
          <w:rPr>
            <w:noProof/>
          </w:rPr>
          <w:t>7</w:t>
        </w:r>
      </w:fldSimple>
      <w:r w:rsidR="00981C16">
        <w:t>.</w:t>
      </w:r>
      <w:fldSimple w:instr=" SEQ Table \* ARABIC \s 1 ">
        <w:r w:rsidR="00490949">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fldSimple w:instr=" STYLEREF 1 \s ">
        <w:r w:rsidR="00490949">
          <w:rPr>
            <w:noProof/>
          </w:rPr>
          <w:t>7</w:t>
        </w:r>
      </w:fldSimple>
      <w:r w:rsidR="00C1717A">
        <w:t>.</w:t>
      </w:r>
      <w:fldSimple w:instr=" SEQ Figure \* ARABIC \s 1 ">
        <w:r w:rsidR="00490949">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7200902"/>
      <w:r>
        <w:t xml:space="preserve">Figure </w:t>
      </w:r>
      <w:fldSimple w:instr=" STYLEREF 1 \s ">
        <w:r w:rsidR="00490949">
          <w:rPr>
            <w:noProof/>
          </w:rPr>
          <w:t>7</w:t>
        </w:r>
      </w:fldSimple>
      <w:r>
        <w:t>.</w:t>
      </w:r>
      <w:fldSimple w:instr=" SEQ Figure \* ARABIC \s 1 ">
        <w:r w:rsidR="00490949">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fldSimple w:instr=" STYLEREF 1 \s ">
        <w:r w:rsidR="00490949">
          <w:rPr>
            <w:noProof/>
          </w:rPr>
          <w:t>7</w:t>
        </w:r>
      </w:fldSimple>
      <w:r w:rsidR="00C1717A">
        <w:t>.</w:t>
      </w:r>
      <w:fldSimple w:instr=" SEQ Figure \* ARABIC \s 1 ">
        <w:r w:rsidR="00490949">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fldSimple w:instr=" STYLEREF 1 \s ">
        <w:r w:rsidR="00490949">
          <w:rPr>
            <w:noProof/>
          </w:rPr>
          <w:t>7</w:t>
        </w:r>
      </w:fldSimple>
      <w:r w:rsidR="00C1717A">
        <w:t>.</w:t>
      </w:r>
      <w:fldSimple w:instr=" SEQ Figure \* ARABIC \s 1 ">
        <w:r w:rsidR="00490949">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fldSimple w:instr=" STYLEREF 1 \s ">
        <w:r w:rsidR="00490949">
          <w:rPr>
            <w:noProof/>
          </w:rPr>
          <w:t>7</w:t>
        </w:r>
      </w:fldSimple>
      <w:r w:rsidR="00981C16">
        <w:t>.</w:t>
      </w:r>
      <w:fldSimple w:instr=" SEQ Table \* ARABIC \s 1 ">
        <w:r w:rsidR="00490949">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7200860"/>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fldSimple w:instr=" STYLEREF 1 \s ">
        <w:r w:rsidR="00490949">
          <w:rPr>
            <w:noProof/>
          </w:rPr>
          <w:t>7</w:t>
        </w:r>
      </w:fldSimple>
      <w:r w:rsidR="00981C16">
        <w:t>.</w:t>
      </w:r>
      <w:fldSimple w:instr=" SEQ Table \* ARABIC \s 1 ">
        <w:r w:rsidR="00490949">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fldSimple w:instr=" STYLEREF 1 \s ">
        <w:r w:rsidR="00490949">
          <w:rPr>
            <w:noProof/>
          </w:rPr>
          <w:t>7</w:t>
        </w:r>
      </w:fldSimple>
      <w:r w:rsidR="00C1717A">
        <w:t>.</w:t>
      </w:r>
      <w:fldSimple w:instr=" SEQ Figure \* ARABIC \s 1 ">
        <w:r w:rsidR="00490949">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fldSimple w:instr=" STYLEREF 1 \s ">
        <w:r w:rsidR="00490949">
          <w:rPr>
            <w:noProof/>
          </w:rPr>
          <w:t>7</w:t>
        </w:r>
      </w:fldSimple>
      <w:r w:rsidR="00C1717A">
        <w:t>.</w:t>
      </w:r>
      <w:fldSimple w:instr=" SEQ Figure \* ARABIC \s 1 ">
        <w:r w:rsidR="00490949">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fldSimple w:instr=" STYLEREF 1 \s ">
        <w:r w:rsidR="00490949">
          <w:rPr>
            <w:noProof/>
          </w:rPr>
          <w:t>7</w:t>
        </w:r>
      </w:fldSimple>
      <w:r w:rsidR="00C1717A">
        <w:t>.</w:t>
      </w:r>
      <w:fldSimple w:instr=" SEQ Figure \* ARABIC \s 1 ">
        <w:r w:rsidR="00490949">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fldSimple w:instr=" STYLEREF 1 \s ">
        <w:r w:rsidR="00490949">
          <w:rPr>
            <w:noProof/>
          </w:rPr>
          <w:t>7</w:t>
        </w:r>
      </w:fldSimple>
      <w:r w:rsidR="00C1717A">
        <w:t>.</w:t>
      </w:r>
      <w:fldSimple w:instr=" SEQ Figure \* ARABIC \s 1 ">
        <w:r w:rsidR="00490949">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t xml:space="preserve">Table </w:t>
      </w:r>
      <w:fldSimple w:instr=" STYLEREF 1 \s ">
        <w:r w:rsidR="00490949">
          <w:rPr>
            <w:noProof/>
          </w:rPr>
          <w:t>7</w:t>
        </w:r>
      </w:fldSimple>
      <w:r w:rsidR="00981C16">
        <w:t>.</w:t>
      </w:r>
      <w:fldSimple w:instr=" SEQ Table \* ARABIC \s 1 ">
        <w:r w:rsidR="00490949">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7200861"/>
      <w:r w:rsidRPr="0049727F">
        <w:lastRenderedPageBreak/>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fldSimple w:instr=" STYLEREF 1 \s ">
        <w:r w:rsidR="00490949">
          <w:rPr>
            <w:noProof/>
          </w:rPr>
          <w:t>7</w:t>
        </w:r>
      </w:fldSimple>
      <w:r w:rsidR="00981C16">
        <w:t>.</w:t>
      </w:r>
      <w:fldSimple w:instr=" SEQ Table \* ARABIC \s 1 ">
        <w:r w:rsidR="00490949">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200" w:name="_Toc477200909"/>
      <w:r>
        <w:t xml:space="preserve">Figure </w:t>
      </w:r>
      <w:fldSimple w:instr=" STYLEREF 1 \s ">
        <w:r w:rsidR="00490949">
          <w:rPr>
            <w:noProof/>
          </w:rPr>
          <w:t>7</w:t>
        </w:r>
      </w:fldSimple>
      <w:r>
        <w:t>.</w:t>
      </w:r>
      <w:fldSimple w:instr=" SEQ Figure \* ARABIC \s 1 ">
        <w:r w:rsidR="00490949">
          <w:rPr>
            <w:noProof/>
          </w:rPr>
          <w:t>9</w:t>
        </w:r>
      </w:fldSimple>
      <w:r>
        <w:t xml:space="preserve">. </w:t>
      </w:r>
      <w:r w:rsidRPr="00435861">
        <w:t>Relationship between total street length and number of nodes in neighborhood-scale street networks.</w:t>
      </w:r>
      <w:bookmarkEnd w:id="200"/>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1" w:name="_Toc477200910"/>
      <w:r>
        <w:t xml:space="preserve">Figure </w:t>
      </w:r>
      <w:fldSimple w:instr=" STYLEREF 1 \s ">
        <w:r w:rsidR="00490949">
          <w:rPr>
            <w:noProof/>
          </w:rPr>
          <w:t>7</w:t>
        </w:r>
      </w:fldSimple>
      <w:r>
        <w:t>.</w:t>
      </w:r>
      <w:fldSimple w:instr=" SEQ Figure \* ARABIC \s 1 ">
        <w:r w:rsidR="00490949">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7200862"/>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7200911"/>
      <w:r>
        <w:t xml:space="preserve">Figure </w:t>
      </w:r>
      <w:fldSimple w:instr=" STYLEREF 1 \s ">
        <w:r w:rsidR="00490949">
          <w:rPr>
            <w:noProof/>
          </w:rPr>
          <w:t>7</w:t>
        </w:r>
      </w:fldSimple>
      <w:r>
        <w:t>.</w:t>
      </w:r>
      <w:fldSimple w:instr=" SEQ Figure \* ARABIC \s 1 ">
        <w:r w:rsidR="00490949">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5" w:name="_Toc477200924"/>
      <w:r w:rsidRPr="0049727F">
        <w:t xml:space="preserve">Table </w:t>
      </w:r>
      <w:fldSimple w:instr=" STYLEREF 1 \s ">
        <w:r w:rsidR="00490949">
          <w:rPr>
            <w:noProof/>
          </w:rPr>
          <w:t>7</w:t>
        </w:r>
      </w:fldSimple>
      <w:r w:rsidR="00981C16">
        <w:t>.</w:t>
      </w:r>
      <w:fldSimple w:instr=" SEQ Table \* ARABIC \s 1 ">
        <w:r w:rsidR="00490949">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fldSimple w:instr=" STYLEREF 1 \s ">
        <w:r w:rsidR="00490949">
          <w:rPr>
            <w:noProof/>
          </w:rPr>
          <w:t>7</w:t>
        </w:r>
      </w:fldSimple>
      <w:r w:rsidR="00C1717A">
        <w:t>.</w:t>
      </w:r>
      <w:fldSimple w:instr=" SEQ Figure \* ARABIC \s 1 ">
        <w:r w:rsidR="00490949">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7" w:name="_Toc477200913"/>
      <w:r w:rsidRPr="0049727F">
        <w:t xml:space="preserve">Figure </w:t>
      </w:r>
      <w:fldSimple w:instr=" STYLEREF 1 \s ">
        <w:r w:rsidR="00490949">
          <w:rPr>
            <w:noProof/>
          </w:rPr>
          <w:t>7</w:t>
        </w:r>
      </w:fldSimple>
      <w:r>
        <w:t>.</w:t>
      </w:r>
      <w:fldSimple w:instr=" SEQ Figure \* ARABIC \s 1 ">
        <w:r w:rsidR="00490949">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fldSimple w:instr=" STYLEREF 1 \s ">
        <w:r w:rsidR="00490949">
          <w:rPr>
            <w:noProof/>
          </w:rPr>
          <w:t>7</w:t>
        </w:r>
      </w:fldSimple>
      <w:r w:rsidR="00981C16">
        <w:t>.</w:t>
      </w:r>
      <w:fldSimple w:instr=" SEQ Table \* ARABIC \s 1 ">
        <w:r w:rsidR="00490949">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77058A">
      <w:pPr>
        <w:pStyle w:val="Heading2"/>
      </w:pPr>
      <w:bookmarkStart w:id="209" w:name="_Toc475721789"/>
      <w:bookmarkStart w:id="210" w:name="_Toc477200863"/>
      <w:r w:rsidRPr="0049727F">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7200864"/>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7200865"/>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77058A">
      <w:pPr>
        <w:pStyle w:val="Heading2"/>
      </w:pPr>
      <w:bookmarkStart w:id="215" w:name="_Toc475721792"/>
      <w:bookmarkStart w:id="216" w:name="_Toc477200866"/>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7200867"/>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systems will have to be as complex as the systems themselves,” calling to mind our </w:t>
      </w:r>
      <w:r w:rsidR="00D772B2">
        <w:lastRenderedPageBreak/>
        <w:t>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77058A">
      <w:pPr>
        <w:pStyle w:val="Heading3"/>
      </w:pPr>
      <w:bookmarkStart w:id="219" w:name="_Toc475721794"/>
      <w:bookmarkStart w:id="220" w:name="_Toc477200868"/>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7200869"/>
      <w:r w:rsidRPr="0049727F">
        <w:t>Future Research</w:t>
      </w:r>
      <w:bookmarkEnd w:id="221"/>
      <w:bookmarkEnd w:id="222"/>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B01B4">
      <w:pPr>
        <w:pStyle w:val="Pre-Heading1"/>
      </w:pPr>
      <w:bookmarkStart w:id="224" w:name="_Toc477200870"/>
      <w:bookmarkEnd w:id="223"/>
      <w:r>
        <w:t>References</w:t>
      </w:r>
      <w:bookmarkEnd w:id="224"/>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xml:space="preserve"> (1st ed.).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lastRenderedPageBreak/>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lastRenderedPageBreak/>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P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lastRenderedPageBreak/>
        <w:t xml:space="preserve">Boarnet, M. G., &amp; Crane, R. (2001). </w:t>
      </w:r>
      <w:r w:rsidRPr="000E08F9">
        <w:rPr>
          <w:i/>
          <w:iCs/>
        </w:rPr>
        <w:t>Travel by design: the influence of urban form on 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0E08F9">
        <w:rPr>
          <w:i/>
          <w:iCs/>
        </w:rPr>
        <w:t>A Multi-Scale Analysis of 27,000 Urban Street Networks</w:t>
      </w:r>
      <w:r w:rsidRPr="000E08F9">
        <w:t>. Manuscript in preparation.</w:t>
      </w:r>
    </w:p>
    <w:p w:rsidR="000E08F9" w:rsidRPr="000E08F9" w:rsidRDefault="000E08F9" w:rsidP="000E08F9">
      <w:pPr>
        <w:pStyle w:val="References"/>
      </w:pPr>
      <w:r w:rsidRPr="000E08F9">
        <w:t xml:space="preserve">Boeing, G. (2017b). </w:t>
      </w:r>
      <w:r w:rsidRPr="000E08F9">
        <w:rPr>
          <w:i/>
          <w:iCs/>
        </w:rPr>
        <w:t>Methods for Measuring the Complexity of Urban Form and Design</w:t>
      </w:r>
      <w:r w:rsidRPr="000E08F9">
        <w:t>. Manuscript in preparation.</w:t>
      </w:r>
    </w:p>
    <w:p w:rsidR="000E08F9" w:rsidRPr="000E08F9" w:rsidRDefault="000E08F9" w:rsidP="000E08F9">
      <w:pPr>
        <w:pStyle w:val="References"/>
      </w:pPr>
      <w:r w:rsidRPr="000E08F9">
        <w:t xml:space="preserve">Boeing, G. (2017c). OSMnx: New Methods for Acquiring, Constructing, Analyzing, and Visualizing Complex Street Networks, (Manuscript submitted for publication).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Pr="000E08F9">
        <w:t xml:space="preserve">, (0739456X16664789), advance online publication.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lastRenderedPageBreak/>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nd 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lastRenderedPageBreak/>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lastRenderedPageBreak/>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nd 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lastRenderedPageBreak/>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nd 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 xml:space="preserve">Planning </w:t>
      </w:r>
      <w:r w:rsidRPr="000E08F9">
        <w:rPr>
          <w:i/>
          <w:iCs/>
        </w:rPr>
        <w:lastRenderedPageBreak/>
        <w:t>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rd 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th 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st ed., pp. 66–75). New York, NY: Routledge.</w:t>
      </w:r>
    </w:p>
    <w:p w:rsidR="000E08F9" w:rsidRPr="000E08F9" w:rsidRDefault="000E08F9" w:rsidP="000E08F9">
      <w:pPr>
        <w:pStyle w:val="References"/>
      </w:pPr>
      <w:r w:rsidRPr="000E08F9">
        <w:lastRenderedPageBreak/>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lastRenderedPageBreak/>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rd 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lastRenderedPageBreak/>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th 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lastRenderedPageBreak/>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nd 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w:t>
      </w:r>
      <w:r w:rsidRPr="000E08F9">
        <w:lastRenderedPageBreak/>
        <w:t xml:space="preserve">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th 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th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lastRenderedPageBreak/>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lastRenderedPageBreak/>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lastRenderedPageBreak/>
        <w:t xml:space="preserve">Hagberg, A., Swart, P. J., &amp; Schult, D. A. (2008). Exploring network structure, dynamics, and function using NetworkX. In </w:t>
      </w:r>
      <w:r w:rsidRPr="000E08F9">
        <w:rPr>
          <w:i/>
          <w:iCs/>
        </w:rPr>
        <w:t>Proceedings of the 7th Python in Science Conferences (SciPy 2008)</w:t>
      </w:r>
      <w:r w:rsidRPr="000E08F9">
        <w:t xml:space="preserve"> (pp. 11–16). Pasadena, CA.</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nd 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lastRenderedPageBreak/>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th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th International Conference on Computers in Urban Planning and Urban Management</w:t>
      </w:r>
      <w:r w:rsidRPr="000E08F9">
        <w:t>. London, England.</w:t>
      </w:r>
    </w:p>
    <w:p w:rsidR="000E08F9" w:rsidRPr="000E08F9" w:rsidRDefault="000E08F9" w:rsidP="000E08F9">
      <w:pPr>
        <w:pStyle w:val="References"/>
      </w:pPr>
      <w:r w:rsidRPr="000E08F9">
        <w:lastRenderedPageBreak/>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 xml:space="preserve">Innes, J. E., &amp; Booher, D. E. (2004). Reframing public participation: strategies for the 21st 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lastRenderedPageBreak/>
        <w:t>Jguirim, I., Brosset, D., &amp; Claramunt, C. (2014). Functional and Structural Analysis of an Urban Space Extended from Space Syntax. Presented at the 8th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lastRenderedPageBreak/>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lastRenderedPageBreak/>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Pr="000E08F9">
        <w:t xml:space="preserve">, (1473095216645631), advance online publication.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th 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rd 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st 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lastRenderedPageBreak/>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lastRenderedPageBreak/>
        <w:t xml:space="preserve">Longley, P. A., Goodchild, M. F., Maguire, D. J., &amp; Rhind, D. W. (2005). </w:t>
      </w:r>
      <w:r w:rsidRPr="000E08F9">
        <w:rPr>
          <w:i/>
          <w:iCs/>
        </w:rPr>
        <w:t>Geographic Information Systems and Science</w:t>
      </w:r>
      <w:r w:rsidRPr="000E08F9">
        <w:t xml:space="preserve"> (2nd 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th 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lastRenderedPageBreak/>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P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th 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lastRenderedPageBreak/>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 xml:space="preserve">Masucci, A. P., Stanilov, K., &amp; Batty, M. (2013). Limited Urban Growth: London’s Street Network Dynamics since the 18th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lastRenderedPageBreak/>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Pr="000E08F9">
        <w:t xml:space="preserve">, (1473095216631587), advance online publication.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May).</w:t>
      </w:r>
    </w:p>
    <w:p w:rsidR="000E08F9" w:rsidRPr="000E08F9" w:rsidRDefault="000E08F9" w:rsidP="000E08F9">
      <w:pPr>
        <w:pStyle w:val="References"/>
      </w:pPr>
      <w:r w:rsidRPr="000E08F9">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lastRenderedPageBreak/>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st 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lastRenderedPageBreak/>
        <w:t xml:space="preserve">Nicolis, G., &amp; Prigogine, I. (1977). </w:t>
      </w:r>
      <w:r w:rsidRPr="000E08F9">
        <w:rPr>
          <w:i/>
          <w:iCs/>
        </w:rPr>
        <w:t>Self-Organization in Nonequilibrium Systems: From Dissipative Structures to Order through Fluctuations</w:t>
      </w:r>
      <w:r w:rsidRPr="000E08F9">
        <w:t xml:space="preserve"> (1st ed.).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P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th 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lastRenderedPageBreak/>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st 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lastRenderedPageBreak/>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th Century</w:t>
      </w:r>
      <w:r w:rsidRPr="000E08F9">
        <w:t xml:space="preserve"> (1st 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lastRenderedPageBreak/>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st 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nd 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lastRenderedPageBreak/>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th 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lastRenderedPageBreak/>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urban w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0E08F9" w:rsidP="000E08F9">
      <w:pPr>
        <w:pStyle w:val="References"/>
      </w:pPr>
      <w:r w:rsidRPr="000E08F9">
        <w:t xml:space="preserve">Salingaros, N. A. (2000b). The structure of pattern languages. </w:t>
      </w:r>
      <w:r w:rsidRPr="000E08F9">
        <w:rPr>
          <w:i/>
          <w:iCs/>
        </w:rPr>
        <w:t>Architectural Research Quarterly</w:t>
      </w:r>
      <w:r w:rsidRPr="000E08F9">
        <w:t xml:space="preserve">, </w:t>
      </w:r>
      <w:r w:rsidRPr="000E08F9">
        <w:rPr>
          <w:i/>
          <w:iCs/>
        </w:rPr>
        <w:t>4</w:t>
      </w:r>
      <w:r w:rsidRPr="000E08F9">
        <w:t xml:space="preserve">(2), 149–162. </w:t>
      </w:r>
      <w:r>
        <w:t>doi:</w:t>
      </w:r>
      <w:r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lastRenderedPageBreak/>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lastRenderedPageBreak/>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lastRenderedPageBreak/>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lastRenderedPageBreak/>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nd 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lastRenderedPageBreak/>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P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 xml:space="preserve">Tomida, A. G. (2008). Matlab Toolbox and GUI for Analyzing One-Dimensional Chaotic Maps (pp. 321–330). Presented at the International Conference on Computational Sciences and Its Applications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lastRenderedPageBreak/>
        <w:t xml:space="preserve">Trudeau, R. J. (1994). </w:t>
      </w:r>
      <w:r w:rsidRPr="000E08F9">
        <w:rPr>
          <w:i/>
          <w:iCs/>
        </w:rPr>
        <w:t>Introduction to Graph Theory</w:t>
      </w:r>
      <w:r w:rsidRPr="000E08F9">
        <w:t xml:space="preserve"> (2nd 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Barthelemy,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st 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lastRenderedPageBreak/>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4E4DCA" w:rsidRPr="0049727F" w:rsidRDefault="004E4DCA" w:rsidP="004A4DE6">
      <w:pPr>
        <w:pStyle w:val="References"/>
      </w:pPr>
    </w:p>
    <w:sectPr w:rsidR="004E4DCA" w:rsidRPr="0049727F" w:rsidSect="001E10A7">
      <w:headerReference w:type="default" r:id="rId51"/>
      <w:footerReference w:type="default" r:id="rId52"/>
      <w:pgSz w:w="12240" w:h="15840"/>
      <w:pgMar w:top="1800" w:right="1800" w:bottom="1800" w:left="1800" w:header="1080" w:footer="10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5F3F" w:rsidRDefault="002A5F3F" w:rsidP="004A4DE6">
      <w:r>
        <w:separator/>
      </w:r>
    </w:p>
  </w:endnote>
  <w:endnote w:type="continuationSeparator" w:id="0">
    <w:p w:rsidR="002A5F3F" w:rsidRDefault="002A5F3F"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EA9715A9-B6A9-436A-85FC-F493CA237FB2}"/>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1E10A7" w:rsidRPr="000D426B" w:rsidRDefault="001E10A7"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490949">
          <w:rPr>
            <w:noProof/>
            <w:color w:val="auto"/>
          </w:rPr>
          <w:t>14</w:t>
        </w:r>
        <w:r w:rsidRPr="00AC02F4">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5F3F" w:rsidRDefault="002A5F3F" w:rsidP="004A4DE6">
      <w:r>
        <w:separator/>
      </w:r>
    </w:p>
  </w:footnote>
  <w:footnote w:type="continuationSeparator" w:id="0">
    <w:p w:rsidR="002A5F3F" w:rsidRDefault="002A5F3F"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10A7" w:rsidRPr="001C51FA" w:rsidRDefault="001E10A7" w:rsidP="00AC02F4">
    <w:pPr>
      <w:pStyle w:val="HeaderFooter"/>
      <w:jc w:val="left"/>
    </w:pPr>
    <w:r>
      <w:rPr>
        <w:color w:val="auto"/>
      </w:rPr>
      <w:tab/>
    </w:r>
    <w:r>
      <w:rPr>
        <w:color w:val="auto"/>
      </w:rPr>
      <w:tab/>
    </w:r>
    <w:r w:rsidRPr="00AC02F4">
      <w:rPr>
        <w:color w:val="auto"/>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8D0654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6033"/>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08F9"/>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57E"/>
    <w:rsid w:val="00111B34"/>
    <w:rsid w:val="00111C1A"/>
    <w:rsid w:val="00111D6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10A7"/>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5F3F"/>
    <w:rsid w:val="002A668E"/>
    <w:rsid w:val="002A7FF5"/>
    <w:rsid w:val="002B01B4"/>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25F3E"/>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4204"/>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22E5"/>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347E"/>
    <w:rsid w:val="008C6462"/>
    <w:rsid w:val="008C68A5"/>
    <w:rsid w:val="008C7181"/>
    <w:rsid w:val="008C732C"/>
    <w:rsid w:val="008D1908"/>
    <w:rsid w:val="008E1D1E"/>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3E86"/>
    <w:rsid w:val="0094489A"/>
    <w:rsid w:val="009463EC"/>
    <w:rsid w:val="00950CF5"/>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0505"/>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1097"/>
    <w:rsid w:val="00A54530"/>
    <w:rsid w:val="00A54B25"/>
    <w:rsid w:val="00A558E3"/>
    <w:rsid w:val="00A56200"/>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368F4"/>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1081"/>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769"/>
    <w:rsid w:val="00C86451"/>
    <w:rsid w:val="00C86A7F"/>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D42D1"/>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749CE-7210-4FEF-AE4E-BC1EFD44C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2</TotalTime>
  <Pages>1</Pages>
  <Words>67127</Words>
  <Characters>382627</Characters>
  <Application>Microsoft Office Word</Application>
  <DocSecurity>0</DocSecurity>
  <Lines>3188</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57</cp:revision>
  <cp:lastPrinted>2017-04-01T20:05:00Z</cp:lastPrinted>
  <dcterms:created xsi:type="dcterms:W3CDTF">2016-09-16T22:38:00Z</dcterms:created>
  <dcterms:modified xsi:type="dcterms:W3CDTF">2017-04-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